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AFF57A0" w14:textId="03AF0B8F" w:rsidR="004B041D" w:rsidRPr="004B041D" w:rsidRDefault="0080121A" w:rsidP="000D6E62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eptember</w:t>
      </w:r>
      <w:r w:rsidR="00633544">
        <w:rPr>
          <w:rFonts w:ascii="Times New Roman" w:hAnsi="Times New Roman" w:cs="Times New Roman"/>
        </w:rPr>
        <w:t xml:space="preserve"> 2017 Status</w:t>
      </w:r>
    </w:p>
    <w:p w14:paraId="70D15CD4" w14:textId="77777777" w:rsidR="00E55074" w:rsidRDefault="00E55074" w:rsidP="000D6E62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b/>
        </w:rPr>
      </w:pPr>
    </w:p>
    <w:p w14:paraId="7652EEB5" w14:textId="6D5B0F7D" w:rsidR="00047755" w:rsidRDefault="00F84D03" w:rsidP="004B041D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begin">
          <w:fldData xml:space="preserve">PEVuZE5vdGU+PENpdGU+PEF1dGhvcj5FbCBLZXJ0YW91aTwvQXV0aG9yPjxZZWFyPjIwMTc8L1ll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</w:fldData>
        </w:fldChar>
      </w:r>
      <w:r w:rsidR="0080121A">
        <w:rPr>
          <w:rFonts w:ascii="Times New Roman" w:hAnsi="Times New Roman" w:cs="Times New Roman"/>
        </w:rPr>
        <w:instrText xml:space="preserve"> ADDIN EN.CITE </w:instrText>
      </w:r>
      <w:r w:rsidR="0080121A">
        <w:rPr>
          <w:rFonts w:ascii="Times New Roman" w:hAnsi="Times New Roman" w:cs="Times New Roman"/>
        </w:rPr>
        <w:fldChar w:fldCharType="begin">
          <w:fldData xml:space="preserve">PEVuZE5vdGU+PENpdGU+PEF1dGhvcj5FbCBLZXJ0YW91aTwvQXV0aG9yPjxZZWFyPjIwMTc8L1ll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</w:fldData>
        </w:fldChar>
      </w:r>
      <w:r w:rsidR="0080121A">
        <w:rPr>
          <w:rFonts w:ascii="Times New Roman" w:hAnsi="Times New Roman" w:cs="Times New Roman"/>
        </w:rPr>
        <w:instrText xml:space="preserve"> ADDIN EN.CITE.DATA </w:instrText>
      </w:r>
      <w:r w:rsidR="0080121A">
        <w:rPr>
          <w:rFonts w:ascii="Times New Roman" w:hAnsi="Times New Roman" w:cs="Times New Roman"/>
        </w:rPr>
      </w:r>
      <w:r w:rsidR="0080121A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 w:rsidR="0080121A">
        <w:rPr>
          <w:rFonts w:ascii="Times New Roman" w:hAnsi="Times New Roman" w:cs="Times New Roman"/>
          <w:noProof/>
        </w:rPr>
        <w:t>(Andree et al., 2015; Baekelandt et al., 2017; Banović et al., 2016; Campoverde et al., 2017a; Campoverde et al., 2017b; Campoverde &amp; Estevez, 2017; Colchen et al., 2017; El Kertaoui et al., 2017; Gisbert et al., 2016; Grigorakis, 2017; Lazo et al., 2016; Lazo et al., 2017; Mylonas et al., 2016; Mylonas et al., 2017; Pousis et al., 2017; Reinders et al., 2016; Zupa et al., 2017a; Zupa et al., 2017b)</w:t>
      </w:r>
      <w:r>
        <w:rPr>
          <w:rFonts w:ascii="Times New Roman" w:hAnsi="Times New Roman" w:cs="Times New Roman"/>
        </w:rPr>
        <w:fldChar w:fldCharType="end"/>
      </w:r>
    </w:p>
    <w:p w14:paraId="18C5306B" w14:textId="77777777" w:rsidR="00BB3E42" w:rsidRDefault="00BB3E42" w:rsidP="0080121A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</w:p>
    <w:p w14:paraId="16931149" w14:textId="77777777" w:rsidR="00BB3E42" w:rsidRPr="004B041D" w:rsidRDefault="00BB3E42" w:rsidP="00BB3E42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b/>
        </w:rPr>
      </w:pPr>
      <w:r w:rsidRPr="004B041D">
        <w:rPr>
          <w:rFonts w:ascii="Times New Roman" w:hAnsi="Times New Roman" w:cs="Times New Roman"/>
          <w:b/>
        </w:rPr>
        <w:t>List of Articles</w:t>
      </w:r>
    </w:p>
    <w:p w14:paraId="5044BA5A" w14:textId="77777777" w:rsidR="00F84D03" w:rsidRDefault="00F84D03" w:rsidP="0080121A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bookmarkStart w:id="0" w:name="_GoBack"/>
      <w:bookmarkEnd w:id="0"/>
    </w:p>
    <w:p w14:paraId="4EE71C4E" w14:textId="77777777" w:rsidR="0080121A" w:rsidRPr="0080121A" w:rsidRDefault="00F84D03" w:rsidP="0080121A">
      <w:pPr>
        <w:pStyle w:val="EndNoteBibliography"/>
        <w:ind w:left="720" w:hanging="720"/>
        <w:rPr>
          <w:noProof/>
        </w:rPr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r w:rsidR="0080121A" w:rsidRPr="0080121A">
        <w:rPr>
          <w:noProof/>
        </w:rPr>
        <w:t>Andree, K.B., Roque, A., Duncan, N., Gisbert, E., Estevez, A., Tsertou, M.I., Katharios, P., 2015. Diplectanum sciaenae (Van Beneden &amp; Hesse, 1863) (Monogenea) infecting meagre, Argyrosomus regius (Asso, 1801) broodstock in Catalonia, Spain. A case report. Veterinary Parasitology: Regional Studies and Reports 1–2, 75-79.</w:t>
      </w:r>
    </w:p>
    <w:p w14:paraId="74D867A7" w14:textId="77777777" w:rsidR="0080121A" w:rsidRPr="0080121A" w:rsidRDefault="0080121A" w:rsidP="0080121A">
      <w:pPr>
        <w:pStyle w:val="EndNoteBibliography"/>
        <w:ind w:left="720" w:hanging="720"/>
        <w:rPr>
          <w:noProof/>
        </w:rPr>
      </w:pPr>
      <w:r w:rsidRPr="0080121A">
        <w:rPr>
          <w:noProof/>
        </w:rPr>
        <w:t xml:space="preserve">Baekelandt, S., Redivo, B., Mandiki, S.N.M., Bournonville, T., Houndji, A., Bernard, B., El Kertaoui, N., Schmitz, M., Fontaine, P., Gardeur, J.-N., Ledoré, Y., Kestemont, P., 2017. Multifactorial analyses revealed optimal aquaculture modalities improving husbandry fitness without clear effect on stress and immune status of pikeperch </w:t>
      </w:r>
      <w:r w:rsidRPr="0080121A">
        <w:rPr>
          <w:i/>
          <w:noProof/>
        </w:rPr>
        <w:t>Sander</w:t>
      </w:r>
      <w:r w:rsidRPr="0080121A">
        <w:rPr>
          <w:noProof/>
        </w:rPr>
        <w:t xml:space="preserve"> </w:t>
      </w:r>
      <w:r w:rsidRPr="0080121A">
        <w:rPr>
          <w:i/>
          <w:noProof/>
        </w:rPr>
        <w:t>lucioperca</w:t>
      </w:r>
      <w:r w:rsidRPr="0080121A">
        <w:rPr>
          <w:noProof/>
        </w:rPr>
        <w:t>. General and Comparative Endocrinology.</w:t>
      </w:r>
    </w:p>
    <w:p w14:paraId="27E61D0F" w14:textId="77777777" w:rsidR="0080121A" w:rsidRPr="0080121A" w:rsidRDefault="0080121A" w:rsidP="0080121A">
      <w:pPr>
        <w:pStyle w:val="EndNoteBibliography"/>
        <w:ind w:left="720" w:hanging="720"/>
        <w:rPr>
          <w:noProof/>
        </w:rPr>
      </w:pPr>
      <w:r w:rsidRPr="0080121A">
        <w:rPr>
          <w:noProof/>
        </w:rPr>
        <w:t>Banović, M., Krystallis, A., Guerrero, L., Reinders, M.J., 2016. Consumers as co-creators of new product ideas: An application of projective and creative research techniques. Food Research International 87, 211-223.</w:t>
      </w:r>
    </w:p>
    <w:p w14:paraId="06653007" w14:textId="77777777" w:rsidR="0080121A" w:rsidRPr="0080121A" w:rsidRDefault="0080121A" w:rsidP="0080121A">
      <w:pPr>
        <w:pStyle w:val="EndNoteBibliography"/>
        <w:ind w:left="720" w:hanging="720"/>
        <w:rPr>
          <w:noProof/>
        </w:rPr>
      </w:pPr>
      <w:r w:rsidRPr="0080121A">
        <w:rPr>
          <w:noProof/>
        </w:rPr>
        <w:t>Campoverde, C., Milne, D.J., Estévez, A., Duncan, N., Secombes, C.J., Andree, K.B., 2017a. Ontogeny and modulation after PAMPs stimulation of β-defensin, hepcidin, and piscidin antimicrobial peptides in meagre (</w:t>
      </w:r>
      <w:r w:rsidRPr="0080121A">
        <w:rPr>
          <w:i/>
          <w:noProof/>
        </w:rPr>
        <w:t>Argyrosomus</w:t>
      </w:r>
      <w:r w:rsidRPr="0080121A">
        <w:rPr>
          <w:noProof/>
        </w:rPr>
        <w:t xml:space="preserve"> </w:t>
      </w:r>
      <w:r w:rsidRPr="0080121A">
        <w:rPr>
          <w:i/>
          <w:noProof/>
        </w:rPr>
        <w:t>regius</w:t>
      </w:r>
      <w:r w:rsidRPr="0080121A">
        <w:rPr>
          <w:noProof/>
        </w:rPr>
        <w:t>). Fish &amp; Shellfish Immunology 69, 200-210.</w:t>
      </w:r>
    </w:p>
    <w:p w14:paraId="681BFA7E" w14:textId="77777777" w:rsidR="0080121A" w:rsidRPr="0080121A" w:rsidRDefault="0080121A" w:rsidP="0080121A">
      <w:pPr>
        <w:pStyle w:val="EndNoteBibliography"/>
        <w:ind w:left="720" w:hanging="720"/>
        <w:rPr>
          <w:noProof/>
        </w:rPr>
      </w:pPr>
      <w:r w:rsidRPr="0080121A">
        <w:rPr>
          <w:noProof/>
        </w:rPr>
        <w:t>Campoverde, C., Rodriguez, C., Perez, J., Gisbert, E., Estévez, A., 2017b. Early weaning in meagre Argyrosomus regius: Effects on growth, survival, digestion and skeletal deformities. Aquaculture Research 1, 1-11.</w:t>
      </w:r>
    </w:p>
    <w:p w14:paraId="7FCE6A28" w14:textId="77777777" w:rsidR="0080121A" w:rsidRPr="0080121A" w:rsidRDefault="0080121A" w:rsidP="0080121A">
      <w:pPr>
        <w:pStyle w:val="EndNoteBibliography"/>
        <w:ind w:left="720" w:hanging="720"/>
        <w:rPr>
          <w:noProof/>
        </w:rPr>
      </w:pPr>
      <w:r w:rsidRPr="0080121A">
        <w:rPr>
          <w:noProof/>
        </w:rPr>
        <w:t>Campoverde, C., Estevez, A., 2017. The effect of live food enrichment with docosahexaenoic acid (22:6n-3) rich emulsions on growth, survival and fatty acid composition of meagre (</w:t>
      </w:r>
      <w:r w:rsidRPr="0080121A">
        <w:rPr>
          <w:i/>
          <w:noProof/>
        </w:rPr>
        <w:t>Argyrosomus</w:t>
      </w:r>
      <w:r w:rsidRPr="0080121A">
        <w:rPr>
          <w:noProof/>
        </w:rPr>
        <w:t xml:space="preserve"> </w:t>
      </w:r>
      <w:r w:rsidRPr="0080121A">
        <w:rPr>
          <w:i/>
          <w:noProof/>
        </w:rPr>
        <w:t>regius</w:t>
      </w:r>
      <w:r w:rsidRPr="0080121A">
        <w:rPr>
          <w:noProof/>
        </w:rPr>
        <w:t>) larvae. Aquaculture 478, 16-24.</w:t>
      </w:r>
    </w:p>
    <w:p w14:paraId="504D20D1" w14:textId="77777777" w:rsidR="0080121A" w:rsidRPr="0080121A" w:rsidRDefault="0080121A" w:rsidP="0080121A">
      <w:pPr>
        <w:pStyle w:val="EndNoteBibliography"/>
        <w:ind w:left="720" w:hanging="720"/>
        <w:rPr>
          <w:noProof/>
        </w:rPr>
      </w:pPr>
      <w:r w:rsidRPr="0080121A">
        <w:rPr>
          <w:noProof/>
        </w:rPr>
        <w:t>Colchen, T., Faux, E., Teletchea, F., Pasquet, A., 2017. Is personality of young fish consistent through different behavioural tests? Applied Animal Behaviour Science.</w:t>
      </w:r>
    </w:p>
    <w:p w14:paraId="5E02DE5B" w14:textId="77777777" w:rsidR="0080121A" w:rsidRPr="0080121A" w:rsidRDefault="0080121A" w:rsidP="0080121A">
      <w:pPr>
        <w:pStyle w:val="EndNoteBibliography"/>
        <w:ind w:left="720" w:hanging="720"/>
        <w:rPr>
          <w:noProof/>
        </w:rPr>
      </w:pPr>
      <w:r w:rsidRPr="0080121A">
        <w:rPr>
          <w:noProof/>
        </w:rPr>
        <w:t>El Kertaoui, N., Hernández-Cruz, C.M., Montero, D., Caballero, M.J., Saleh, R., Afonso, J.M., Izquierdo, M., 2017. The importance of dietary HUFA for meagre larvae (Argyrosomus regius; Asso, 1801) and its relation with antioxidant vitamins E and C. Aquaculture Research 48, 419-433.</w:t>
      </w:r>
    </w:p>
    <w:p w14:paraId="395D8F63" w14:textId="77777777" w:rsidR="0080121A" w:rsidRPr="0080121A" w:rsidRDefault="0080121A" w:rsidP="0080121A">
      <w:pPr>
        <w:pStyle w:val="EndNoteBibliography"/>
        <w:ind w:left="720" w:hanging="720"/>
        <w:rPr>
          <w:noProof/>
        </w:rPr>
      </w:pPr>
      <w:r w:rsidRPr="0080121A">
        <w:rPr>
          <w:noProof/>
        </w:rPr>
        <w:t>Gisbert, E., Mozanzadeh, M.T., Kotzamanis, Y., Estévez, A., 2016. Weaning wild flathead grey mullet (Mugil cephalus) fry with diets with different levels of fish meal substitution. Aquaculture 462, 92-100.</w:t>
      </w:r>
    </w:p>
    <w:p w14:paraId="5F0001B6" w14:textId="77777777" w:rsidR="0080121A" w:rsidRPr="0080121A" w:rsidRDefault="0080121A" w:rsidP="0080121A">
      <w:pPr>
        <w:pStyle w:val="EndNoteBibliography"/>
        <w:ind w:left="720" w:hanging="720"/>
        <w:rPr>
          <w:noProof/>
        </w:rPr>
      </w:pPr>
      <w:r w:rsidRPr="0080121A">
        <w:rPr>
          <w:noProof/>
        </w:rPr>
        <w:t>Grigorakis, K., 2017. Fillet proximate composition, lipid quality, yields, and organoleptic quality of Mediterranean-farmed marine fish: A review with emphasis on new species. Crit Rev Food Sci Nutr 57, 2956-2969.</w:t>
      </w:r>
    </w:p>
    <w:p w14:paraId="5BC54FF8" w14:textId="77777777" w:rsidR="0080121A" w:rsidRPr="0080121A" w:rsidRDefault="0080121A" w:rsidP="0080121A">
      <w:pPr>
        <w:pStyle w:val="EndNoteBibliography"/>
        <w:ind w:left="720" w:hanging="720"/>
        <w:rPr>
          <w:noProof/>
        </w:rPr>
      </w:pPr>
      <w:r w:rsidRPr="0080121A">
        <w:rPr>
          <w:noProof/>
        </w:rPr>
        <w:t>Lazo, O., Claret, A., Guerrero, L., 2016. A comparison of two methods for generating descripting attributes with trained assesors: check-all-that-apply (CATA) vs. free choice. Journal of Sensory Studies 31, 163-176.</w:t>
      </w:r>
    </w:p>
    <w:p w14:paraId="2F1F0914" w14:textId="77777777" w:rsidR="0080121A" w:rsidRPr="0080121A" w:rsidRDefault="0080121A" w:rsidP="0080121A">
      <w:pPr>
        <w:pStyle w:val="EndNoteBibliography"/>
        <w:ind w:left="720" w:hanging="720"/>
        <w:rPr>
          <w:noProof/>
        </w:rPr>
      </w:pPr>
      <w:r w:rsidRPr="0080121A">
        <w:rPr>
          <w:noProof/>
        </w:rPr>
        <w:lastRenderedPageBreak/>
        <w:t>Lazo, O., Guerrero, L., Alexi, N., Grigorakis, K., Claret, A., Perez, J.A., Bou, R., 2017. Sensory characterization, physico-chemical properties and somatic yields of five emerging fish species. Food Res Int 100, 396-406.</w:t>
      </w:r>
    </w:p>
    <w:p w14:paraId="22053FC0" w14:textId="77777777" w:rsidR="0080121A" w:rsidRPr="0080121A" w:rsidRDefault="0080121A" w:rsidP="0080121A">
      <w:pPr>
        <w:pStyle w:val="EndNoteBibliography"/>
        <w:ind w:left="720" w:hanging="720"/>
        <w:rPr>
          <w:noProof/>
        </w:rPr>
      </w:pPr>
      <w:r w:rsidRPr="0080121A">
        <w:rPr>
          <w:noProof/>
        </w:rPr>
        <w:t xml:space="preserve">Mylonas, C.C., Salone, S., Biglino, T., de Mello, P.H., Fakriadis, I., Sigelaki, I., Duncan, N., 2016. Enhancement of oogenesis/spermatogenesis in meagre </w:t>
      </w:r>
      <w:r w:rsidRPr="0080121A">
        <w:rPr>
          <w:i/>
          <w:noProof/>
        </w:rPr>
        <w:t>Argyrosomus</w:t>
      </w:r>
      <w:r w:rsidRPr="0080121A">
        <w:rPr>
          <w:noProof/>
        </w:rPr>
        <w:t xml:space="preserve"> </w:t>
      </w:r>
      <w:r w:rsidRPr="0080121A">
        <w:rPr>
          <w:i/>
          <w:noProof/>
        </w:rPr>
        <w:t>regius</w:t>
      </w:r>
      <w:r w:rsidRPr="0080121A">
        <w:rPr>
          <w:noProof/>
        </w:rPr>
        <w:t xml:space="preserve"> using a combination of temperature control and GnRHa treatments. Aquaculture 464, 323-330.</w:t>
      </w:r>
    </w:p>
    <w:p w14:paraId="43906ECE" w14:textId="77777777" w:rsidR="0080121A" w:rsidRPr="0080121A" w:rsidRDefault="0080121A" w:rsidP="0080121A">
      <w:pPr>
        <w:pStyle w:val="EndNoteBibliography"/>
        <w:ind w:left="720" w:hanging="720"/>
        <w:rPr>
          <w:noProof/>
        </w:rPr>
      </w:pPr>
      <w:r w:rsidRPr="0080121A">
        <w:rPr>
          <w:noProof/>
        </w:rPr>
        <w:t>Mylonas, C.C., Duncan, N.J., Asturiano, J.F., 2017. Hormonal manipulations for the enhancement of sperm production in cultured fish and evaluation of sperm quality. Aquaculture 472, 21-44.</w:t>
      </w:r>
    </w:p>
    <w:p w14:paraId="3D158E9D" w14:textId="77777777" w:rsidR="0080121A" w:rsidRPr="0080121A" w:rsidRDefault="0080121A" w:rsidP="0080121A">
      <w:pPr>
        <w:pStyle w:val="EndNoteBibliography"/>
        <w:ind w:left="720" w:hanging="720"/>
        <w:rPr>
          <w:noProof/>
        </w:rPr>
      </w:pPr>
      <w:r w:rsidRPr="0080121A">
        <w:rPr>
          <w:noProof/>
        </w:rPr>
        <w:t xml:space="preserve">Pousis, C., Mylonas, C.C., De Virgilio, C., Gadaleta, G., Santamaria, N., Passantino, L., Zupa, R., Papadaki, M., Fakriadis, I., Ferreri, R., Corriero, A., 2017. The observed oogenesis impairment in greater amberjack </w:t>
      </w:r>
      <w:r w:rsidRPr="0080121A">
        <w:rPr>
          <w:i/>
          <w:noProof/>
        </w:rPr>
        <w:t>Seriola</w:t>
      </w:r>
      <w:r w:rsidRPr="0080121A">
        <w:rPr>
          <w:noProof/>
        </w:rPr>
        <w:t xml:space="preserve"> </w:t>
      </w:r>
      <w:r w:rsidRPr="0080121A">
        <w:rPr>
          <w:i/>
          <w:noProof/>
        </w:rPr>
        <w:t>dumerili</w:t>
      </w:r>
      <w:r w:rsidRPr="0080121A">
        <w:rPr>
          <w:noProof/>
        </w:rPr>
        <w:t xml:space="preserve"> (Risso, 1810) reared in captivity is not related to an insufficient liver transcription or oocyte uptake of vitellogenin. Aquaculture Research in press.</w:t>
      </w:r>
    </w:p>
    <w:p w14:paraId="7F84544D" w14:textId="77777777" w:rsidR="0080121A" w:rsidRPr="0080121A" w:rsidRDefault="0080121A" w:rsidP="0080121A">
      <w:pPr>
        <w:pStyle w:val="EndNoteBibliography"/>
        <w:ind w:left="720" w:hanging="720"/>
        <w:rPr>
          <w:noProof/>
        </w:rPr>
      </w:pPr>
      <w:r w:rsidRPr="0080121A">
        <w:rPr>
          <w:noProof/>
        </w:rPr>
        <w:t>Reinders, M.J., Banović, M., Guerrero, L., Krystallis, A., 2016. Consumer perceptions of farmed fish: A cross-national segmentation in five European countries. British food Journal 118, 2581-2597.</w:t>
      </w:r>
    </w:p>
    <w:p w14:paraId="7F43E167" w14:textId="77777777" w:rsidR="0080121A" w:rsidRPr="0080121A" w:rsidRDefault="0080121A" w:rsidP="0080121A">
      <w:pPr>
        <w:pStyle w:val="EndNoteBibliography"/>
        <w:ind w:left="720" w:hanging="720"/>
        <w:rPr>
          <w:noProof/>
        </w:rPr>
      </w:pPr>
      <w:r w:rsidRPr="0080121A">
        <w:rPr>
          <w:noProof/>
        </w:rPr>
        <w:t xml:space="preserve">Zupa, P., Fauvel, C., Mylonas, C.C., Pousis, C., Santamaría, C.A., Papadaki, M., Fakriadis, I., V., C., 2017a. Rearing in captivity affects spermatogenesis and sperm quality in greater amberjack, </w:t>
      </w:r>
      <w:r w:rsidRPr="0080121A">
        <w:rPr>
          <w:i/>
          <w:noProof/>
        </w:rPr>
        <w:t>Seriola</w:t>
      </w:r>
      <w:r w:rsidRPr="0080121A">
        <w:rPr>
          <w:noProof/>
        </w:rPr>
        <w:t xml:space="preserve"> </w:t>
      </w:r>
      <w:r w:rsidRPr="0080121A">
        <w:rPr>
          <w:i/>
          <w:noProof/>
        </w:rPr>
        <w:t>dumerili</w:t>
      </w:r>
      <w:r w:rsidRPr="0080121A">
        <w:rPr>
          <w:noProof/>
        </w:rPr>
        <w:t xml:space="preserve"> (Risso, 1810). Journal of Animal Science.</w:t>
      </w:r>
    </w:p>
    <w:p w14:paraId="365C668E" w14:textId="77777777" w:rsidR="0080121A" w:rsidRPr="0080121A" w:rsidRDefault="0080121A" w:rsidP="0080121A">
      <w:pPr>
        <w:pStyle w:val="EndNoteBibliography"/>
        <w:ind w:left="720" w:hanging="720"/>
        <w:rPr>
          <w:noProof/>
        </w:rPr>
      </w:pPr>
      <w:r w:rsidRPr="0080121A">
        <w:rPr>
          <w:noProof/>
        </w:rPr>
        <w:t xml:space="preserve">Zupa, R., Rodríguez, C., Mylonas, C.C., Rosenfeld, H., Fakriadis, I., Papadaki, M., Pérez, J.A., Pousis, C., Basilone, G., Corriero, A., 2017b. Comparative study of reproductive development in wild and captive-reared greater amberjack </w:t>
      </w:r>
      <w:r w:rsidRPr="0080121A">
        <w:rPr>
          <w:i/>
          <w:noProof/>
        </w:rPr>
        <w:t>Seriola dumerili</w:t>
      </w:r>
      <w:r w:rsidRPr="0080121A">
        <w:rPr>
          <w:noProof/>
        </w:rPr>
        <w:t xml:space="preserve"> (Risso, 1810). PLoS ONE 12, e0169645.</w:t>
      </w:r>
    </w:p>
    <w:p w14:paraId="482E8902" w14:textId="1527E3D7" w:rsidR="00047755" w:rsidRPr="004B041D" w:rsidRDefault="00F84D03" w:rsidP="00CB46C7">
      <w:pPr>
        <w:widowControl w:val="0"/>
        <w:autoSpaceDE w:val="0"/>
        <w:autoSpaceDN w:val="0"/>
        <w:adjustRightInd w:val="0"/>
        <w:ind w:left="567" w:hanging="567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047755" w:rsidRPr="004B041D" w:rsidSect="000D6E62">
      <w:pgSz w:w="11900" w:h="16840"/>
      <w:pgMar w:top="1440" w:right="1418" w:bottom="1440" w:left="141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0&lt;/ScanUnformatted&gt;&lt;ScanChanges&gt;1&lt;/ScanChanges&gt;&lt;Suspended&gt;0&lt;/Suspended&gt;&lt;/ENInstantFormat&gt;"/>
    <w:docVar w:name="EN.Layout" w:val="&lt;ENLayout&gt;&lt;Style&gt;Aquaculture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v9p9f204v05wtevx00v5f0oat9t0vzzp02p&quot;&gt;Fish references 20160308&lt;record-ids&gt;&lt;item&gt;4779&lt;/item&gt;&lt;item&gt;4851&lt;/item&gt;&lt;item&gt;4877&lt;/item&gt;&lt;item&gt;4881&lt;/item&gt;&lt;item&gt;4882&lt;/item&gt;&lt;item&gt;4889&lt;/item&gt;&lt;item&gt;4905&lt;/item&gt;&lt;item&gt;4906&lt;/item&gt;&lt;item&gt;4938&lt;/item&gt;&lt;item&gt;4939&lt;/item&gt;&lt;item&gt;4987&lt;/item&gt;&lt;item&gt;4997&lt;/item&gt;&lt;item&gt;5038&lt;/item&gt;&lt;item&gt;5043&lt;/item&gt;&lt;item&gt;5044&lt;/item&gt;&lt;item&gt;5045&lt;/item&gt;&lt;item&gt;5050&lt;/item&gt;&lt;/record-ids&gt;&lt;/item&gt;&lt;/Libraries&gt;"/>
  </w:docVars>
  <w:rsids>
    <w:rsidRoot w:val="006B3758"/>
    <w:rsid w:val="00030A35"/>
    <w:rsid w:val="00047755"/>
    <w:rsid w:val="0009041F"/>
    <w:rsid w:val="000A6DF2"/>
    <w:rsid w:val="000D16EA"/>
    <w:rsid w:val="000D6E62"/>
    <w:rsid w:val="000F7D48"/>
    <w:rsid w:val="0011490C"/>
    <w:rsid w:val="0024659D"/>
    <w:rsid w:val="002F2BD6"/>
    <w:rsid w:val="003C50CC"/>
    <w:rsid w:val="003C72A8"/>
    <w:rsid w:val="004561A6"/>
    <w:rsid w:val="004B041D"/>
    <w:rsid w:val="0059358A"/>
    <w:rsid w:val="00633544"/>
    <w:rsid w:val="006605C4"/>
    <w:rsid w:val="0066062E"/>
    <w:rsid w:val="00660FF0"/>
    <w:rsid w:val="006B3758"/>
    <w:rsid w:val="006F5704"/>
    <w:rsid w:val="0080121A"/>
    <w:rsid w:val="008B1E9F"/>
    <w:rsid w:val="008C099B"/>
    <w:rsid w:val="009775F2"/>
    <w:rsid w:val="00991047"/>
    <w:rsid w:val="00997F75"/>
    <w:rsid w:val="00A51D45"/>
    <w:rsid w:val="00AC74CD"/>
    <w:rsid w:val="00B6326C"/>
    <w:rsid w:val="00BB3E42"/>
    <w:rsid w:val="00CB46C7"/>
    <w:rsid w:val="00CD27C3"/>
    <w:rsid w:val="00D5100D"/>
    <w:rsid w:val="00DA089D"/>
    <w:rsid w:val="00E147B9"/>
    <w:rsid w:val="00E55074"/>
    <w:rsid w:val="00E92E6C"/>
    <w:rsid w:val="00EA0B7B"/>
    <w:rsid w:val="00F708B5"/>
    <w:rsid w:val="00F84D03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l-G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223EAB2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4B041D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4B041D"/>
    <w:rPr>
      <w:rFonts w:ascii="Cambria" w:hAnsi="Cambria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4B041D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4B041D"/>
    <w:rPr>
      <w:rFonts w:ascii="Cambria" w:hAnsi="Cambr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753</Words>
  <Characters>4297</Characters>
  <Application>Microsoft Macintosh Word</Application>
  <DocSecurity>0</DocSecurity>
  <Lines>35</Lines>
  <Paragraphs>10</Paragraphs>
  <ScaleCrop>false</ScaleCrop>
  <Company>HCMR</Company>
  <LinksUpToDate>false</LinksUpToDate>
  <CharactersWithSpaces>504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onstantinos Mylonas</dc:creator>
  <cp:lastModifiedBy>Constantinos Mylonas</cp:lastModifiedBy>
  <cp:revision>6</cp:revision>
  <dcterms:created xsi:type="dcterms:W3CDTF">2017-09-12T12:07:00Z</dcterms:created>
  <dcterms:modified xsi:type="dcterms:W3CDTF">2017-09-16T23:06:00Z</dcterms:modified>
</cp:coreProperties>
</file>